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5DC7D436" w:rsidR="00FC6681" w:rsidRDefault="005F76BD" w:rsidP="00FC6681">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 Evidence supports that this cancer depends on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1 (PTCH1)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w:t>
      </w:r>
      <w:r w:rsidR="008B3C76">
        <w:rPr>
          <w:color w:val="000000"/>
          <w:u w:color="000000"/>
        </w:rPr>
        <w:t xml:space="preserve">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FC6681">
        <w:rPr>
          <w:color w:val="000000"/>
          <w:u w:color="000000"/>
        </w:rPr>
        <w:t xml:space="preserve">It has been found that BCC tumors can acquire resistance to SMO inhibitors, thus causing a loss of SMO inhibitor </w:t>
      </w:r>
      <w:proofErr w:type="spellStart"/>
      <w:r w:rsidR="00FC6681">
        <w:rPr>
          <w:color w:val="000000"/>
          <w:u w:color="000000"/>
        </w:rPr>
        <w:t>Sufu</w:t>
      </w:r>
      <w:proofErr w:type="spellEnd"/>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Additionally, mutations in SMO have caused the drug to be ineffective in suppressing SMO and thus allowing the pathway to proceed as normal</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and </w:t>
      </w:r>
      <w:r w:rsidR="00FC6681">
        <w:rPr>
          <w:color w:val="000000"/>
          <w:u w:color="000000"/>
        </w:rPr>
        <w:t xml:space="preserve">mutations of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Pr>
          <w:color w:val="000000"/>
          <w:u w:color="000000"/>
        </w:rPr>
        <w:t>It has been previously found that multi-site phosphorylation regulates the conversion of GLI proteins into transcriptional activators and kinases activate the response in Hedgehog Signaling activity and tumor growth</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FC6681">
        <w:rPr>
          <w:color w:val="000000"/>
          <w:u w:color="000000"/>
        </w:rPr>
        <w:t xml:space="preserve">The purpose of this project is to assess Hedgehog Signaling Pathway activation by inhibiting kinases predicted to be active at recurrent </w:t>
      </w:r>
      <w:r w:rsidR="002B0389">
        <w:rPr>
          <w:color w:val="000000"/>
          <w:u w:color="000000"/>
        </w:rPr>
        <w:t xml:space="preserve">GLI </w:t>
      </w:r>
      <w:r w:rsidR="00FC6681">
        <w:rPr>
          <w:color w:val="000000"/>
          <w:u w:color="000000"/>
        </w:rPr>
        <w:t xml:space="preserve">mutation sites. </w:t>
      </w:r>
    </w:p>
    <w:p w14:paraId="5579466A" w14:textId="740FDE05"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ated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in</w:t>
      </w:r>
      <w:r w:rsidR="00286CD4">
        <w:rPr>
          <w:color w:val="000000"/>
          <w:u w:color="000000"/>
        </w:rPr>
        <w:t xml:space="preserve"> primary</w:t>
      </w:r>
      <w:r>
        <w:rPr>
          <w:color w:val="000000"/>
          <w:u w:color="000000"/>
        </w:rPr>
        <w:t xml:space="preserve"> cili</w:t>
      </w:r>
      <w:r w:rsidR="00286CD4">
        <w:rPr>
          <w:color w:val="000000"/>
          <w:u w:color="000000"/>
        </w:rPr>
        <w:t>a formation</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xml:space="preserve">. Zinc05007751 is a novel selective NEK1 inhibitor with an IC50 of 3.4 </w:t>
      </w:r>
      <w:r w:rsidR="00F30989">
        <w:rPr>
          <w:rFonts w:ascii="Symbol" w:hAnsi="Symbol" w:cs="Symbol"/>
          <w:color w:val="000000"/>
          <w:u w:color="000000"/>
        </w:rPr>
        <w:sym w:font="Symbol" w:char="F06D"/>
      </w:r>
      <w:r>
        <w:rPr>
          <w:color w:val="000000"/>
          <w:u w:color="000000"/>
        </w:rPr>
        <w:t xml:space="preserve">M. Evidence suggests that inhibition of NEK1 would reduce GLI activation and Hedgehog Signaling.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35344ECB"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 increase Hedgehog Signaling activity due to their predicted activity at recurrent GLI mutation sites</w:t>
      </w:r>
      <w:r w:rsidR="00286CD4">
        <w:rPr>
          <w:color w:val="000000"/>
          <w:u w:color="000000"/>
        </w:rPr>
        <w:t xml:space="preserve"> and insight to their role in Hedgehog Signaling or cancer</w:t>
      </w:r>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720349EF"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A compilation of GLI1 and GLI2 mutations that occur three or more times in cancer cells in the Catalogue of Somatic Mutations in Cancer (COSMIC) database have been generated and </w:t>
      </w:r>
      <w:r>
        <w:rPr>
          <w:color w:val="000000"/>
          <w:u w:color="000000"/>
        </w:rPr>
        <w:lastRenderedPageBreak/>
        <w:t xml:space="preserve">previously screened for activation of the Hedgehog Signaling Pathway in the Atwood Lab. Using Group-Based Prediction Software (GPS) and </w:t>
      </w:r>
      <w:proofErr w:type="spellStart"/>
      <w:r>
        <w:rPr>
          <w:color w:val="000000"/>
          <w:u w:color="000000"/>
        </w:rPr>
        <w:t>PhosphoNet</w:t>
      </w:r>
      <w:proofErr w:type="spellEnd"/>
      <w:r>
        <w:rPr>
          <w:color w:val="000000"/>
          <w:u w:color="000000"/>
        </w:rPr>
        <w:t xml:space="preserve"> Kinase Predictor, kinases which are predicted to be active at </w:t>
      </w:r>
      <w:proofErr w:type="spellStart"/>
      <w:r>
        <w:rPr>
          <w:color w:val="000000"/>
          <w:u w:color="000000"/>
        </w:rPr>
        <w:t>phosphosites</w:t>
      </w:r>
      <w:proofErr w:type="spellEnd"/>
      <w:r>
        <w:rPr>
          <w:color w:val="000000"/>
          <w:u w:color="000000"/>
        </w:rPr>
        <w:t xml:space="preserve"> four positions </w:t>
      </w:r>
      <w:r w:rsidR="002B0389">
        <w:rPr>
          <w:color w:val="000000"/>
          <w:u w:color="000000"/>
        </w:rPr>
        <w:t>up</w:t>
      </w:r>
      <w:r>
        <w:rPr>
          <w:color w:val="000000"/>
          <w:u w:color="000000"/>
        </w:rPr>
        <w:t xml:space="preserve"> or </w:t>
      </w:r>
      <w:r w:rsidR="002B0389">
        <w:rPr>
          <w:color w:val="000000"/>
          <w:u w:color="000000"/>
        </w:rPr>
        <w:t>downstream from</w:t>
      </w:r>
      <w:r>
        <w:rPr>
          <w:color w:val="000000"/>
          <w:u w:color="000000"/>
        </w:rPr>
        <w:t xml:space="preserve"> a recurring mutation side are compiled. Kinase candidates having previous evidence of mediating phosphorylation and activating Hedgehog Signaling at a mutation site were eliminated from the compilation. Previous insight into their activity in Hedgehog Signaling or cancer allowed for the selection of MAP2K1, PDHK and NEK1 to evaluate Hedgehog Signaling effects due to kinase activity experimentall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67BF6E78"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due to their availability, specificity and IC50 range. To promote the generation of primary cilia and Hedgehog Pathway activation, 3T3 (Wild Type) 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5B3BB1A"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3DB0A99B" w14:textId="0D6154CE" w:rsidR="005F76BD" w:rsidRDefault="005F76BD" w:rsidP="005F76BD">
      <w:pPr>
        <w:autoSpaceDE w:val="0"/>
        <w:autoSpaceDN w:val="0"/>
        <w:adjustRightInd w:val="0"/>
        <w:rPr>
          <w:b/>
          <w:bCs/>
          <w:color w:val="000000"/>
          <w:u w:color="000000"/>
        </w:rPr>
      </w:pPr>
      <w:r>
        <w:rPr>
          <w:b/>
          <w:bCs/>
          <w:color w:val="000000"/>
          <w:u w:color="000000"/>
        </w:rPr>
        <w:t xml:space="preserve">Results </w:t>
      </w:r>
    </w:p>
    <w:p w14:paraId="6F592850" w14:textId="23E00F45"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Activation of Hedgehog Signaling </w:t>
      </w:r>
    </w:p>
    <w:p w14:paraId="1789C4DC" w14:textId="3444C7BA" w:rsidR="0030172C" w:rsidRDefault="00F30989" w:rsidP="00F4624C">
      <w:pPr>
        <w:autoSpaceDE w:val="0"/>
        <w:autoSpaceDN w:val="0"/>
        <w:adjustRightInd w:val="0"/>
        <w:ind w:firstLine="720"/>
        <w:rPr>
          <w:color w:val="000000"/>
          <w:u w:color="000000"/>
        </w:rPr>
      </w:pPr>
      <w:r>
        <w:rPr>
          <w:color w:val="000000"/>
          <w:u w:color="000000"/>
        </w:rPr>
        <w:t>Previous evidence of the role of MAP2K1 in cancer and its ability to activate Hedgehog Signal</w:t>
      </w:r>
      <w:r w:rsidR="00156EFA">
        <w:rPr>
          <w:color w:val="000000"/>
          <w:u w:color="000000"/>
        </w:rPr>
        <w:t>i</w:t>
      </w:r>
      <w:r>
        <w:rPr>
          <w:color w:val="000000"/>
          <w:u w:color="000000"/>
        </w:rPr>
        <w:t xml:space="preserve">ng </w:t>
      </w:r>
      <w:r w:rsidR="00F17F37">
        <w:rPr>
          <w:color w:val="000000"/>
          <w:u w:color="000000"/>
        </w:rPr>
        <w:t>brought the hypothesis</w:t>
      </w:r>
      <w:r w:rsidR="00156EFA">
        <w:rPr>
          <w:color w:val="000000"/>
          <w:u w:color="000000"/>
        </w:rPr>
        <w:t xml:space="preserve"> that </w:t>
      </w:r>
      <w:r>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 xml:space="preserve">in comparison to serum starved media </w:t>
      </w:r>
      <w:r w:rsidR="00904217">
        <w:rPr>
          <w:color w:val="000000"/>
          <w:u w:color="000000"/>
        </w:rPr>
        <w:t>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lastRenderedPageBreak/>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43F5CEF8" w:rsidR="00F30989" w:rsidRPr="00F4624C" w:rsidRDefault="00261D3D" w:rsidP="00F4624C">
      <w:pPr>
        <w:autoSpaceDE w:val="0"/>
        <w:autoSpaceDN w:val="0"/>
        <w:adjustRightInd w:val="0"/>
        <w:ind w:firstLine="720"/>
        <w:rPr>
          <w:b/>
          <w:bCs/>
          <w:color w:val="000000"/>
          <w:u w:color="000000"/>
        </w:rPr>
      </w:pPr>
      <w:r>
        <w:rPr>
          <w:color w:val="000000"/>
          <w:u w:color="000000"/>
        </w:rPr>
        <w:t xml:space="preserve">In assessing the cell viability in the BCC cell line, </w:t>
      </w:r>
      <w:r w:rsidR="0030247B">
        <w:rPr>
          <w:color w:val="000000"/>
          <w:u w:color="000000"/>
        </w:rPr>
        <w:t xml:space="preserve">as the concentration of Cobimetinib increases, </w:t>
      </w:r>
      <w:r w:rsidR="00030F43">
        <w:rPr>
          <w:color w:val="000000"/>
          <w:u w:color="000000"/>
        </w:rPr>
        <w:t xml:space="preserve">the drug cytotoxicity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77777777" w:rsidR="007C25F5" w:rsidRDefault="00A177B5" w:rsidP="0030172C">
      <w:pPr>
        <w:autoSpaceDE w:val="0"/>
        <w:autoSpaceDN w:val="0"/>
        <w:adjustRightInd w:val="0"/>
        <w:ind w:firstLine="720"/>
        <w:rPr>
          <w:color w:val="000000"/>
          <w:u w:color="000000"/>
        </w:rPr>
      </w:pPr>
      <w:r>
        <w:rPr>
          <w:color w:val="000000"/>
          <w:u w:color="000000"/>
        </w:rPr>
        <w:t>Increased activity of PDHK in cancer cells suggests that inhibition with Dichloroacetic acid could reduce Hedgehog Signaling. Hedgehog signaling activity measured through GLI1 expression is not affected in the presence of Dichloroacetic acid at the concentrations tested (</w:t>
      </w:r>
      <w:r w:rsidRPr="00A177B5">
        <w:rPr>
          <w:b/>
          <w:bCs/>
          <w:color w:val="000000"/>
          <w:u w:color="000000"/>
        </w:rPr>
        <w:t>Figure 3</w:t>
      </w:r>
      <w:r>
        <w:rPr>
          <w:color w:val="000000"/>
          <w:u w:color="000000"/>
        </w:rPr>
        <w:t xml:space="preserve">). </w:t>
      </w:r>
      <w:r w:rsidR="004A1190">
        <w:rPr>
          <w:color w:val="000000"/>
          <w:u w:color="000000"/>
        </w:rPr>
        <w:t xml:space="preserve">Overall, 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Pr>
          <w:color w:val="000000"/>
          <w:u w:color="000000"/>
        </w:rPr>
        <w:t>(</w:t>
      </w:r>
      <w:r w:rsidR="0030172C" w:rsidRPr="0030172C">
        <w:rPr>
          <w:b/>
          <w:bCs/>
          <w:color w:val="000000"/>
          <w:u w:color="000000"/>
        </w:rPr>
        <w:t>Figure 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lastRenderedPageBreak/>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36A2C6F3" w:rsidR="007C25F5" w:rsidRDefault="00AD04F3" w:rsidP="007C25F5">
      <w:pPr>
        <w:autoSpaceDE w:val="0"/>
        <w:autoSpaceDN w:val="0"/>
        <w:adjustRightInd w:val="0"/>
        <w:ind w:firstLine="72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Dichloroacetic acid inhibitor </w:t>
      </w:r>
      <w:r w:rsidR="00373DA4">
        <w:rPr>
          <w:color w:val="000000"/>
          <w:u w:color="000000"/>
        </w:rPr>
        <w:t>over a period of 6 days in th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5CCCE926" w14:textId="1F3CDEF8" w:rsidR="00655776" w:rsidRDefault="00655776" w:rsidP="005F76BD">
      <w:pPr>
        <w:autoSpaceDE w:val="0"/>
        <w:autoSpaceDN w:val="0"/>
        <w:adjustRightInd w:val="0"/>
        <w:rPr>
          <w:b/>
          <w:bCs/>
          <w:color w:val="000000"/>
          <w:u w:color="000000"/>
        </w:rPr>
      </w:pPr>
      <w:r w:rsidRPr="006516BF">
        <w:rPr>
          <w:b/>
          <w:bCs/>
          <w:color w:val="000000"/>
          <w:highlight w:val="yellow"/>
          <w:u w:color="000000"/>
        </w:rPr>
        <w:t>NEK</w:t>
      </w:r>
      <w:r w:rsidR="00196B1D" w:rsidRPr="006516BF">
        <w:rPr>
          <w:b/>
          <w:bCs/>
          <w:color w:val="000000"/>
          <w:highlight w:val="yellow"/>
          <w:u w:color="000000"/>
        </w:rPr>
        <w:t xml:space="preserve">1 </w:t>
      </w:r>
      <w:r w:rsidR="007C25F5" w:rsidRPr="006516BF">
        <w:rPr>
          <w:b/>
          <w:bCs/>
          <w:color w:val="000000"/>
          <w:highlight w:val="yellow"/>
          <w:u w:color="000000"/>
        </w:rPr>
        <w:t>Demonstrates Activation of Hedgehog Signaling</w:t>
      </w:r>
      <w:r w:rsidR="007C25F5">
        <w:rPr>
          <w:b/>
          <w:bCs/>
          <w:color w:val="000000"/>
          <w:u w:color="000000"/>
        </w:rPr>
        <w:t xml:space="preserve"> </w:t>
      </w:r>
    </w:p>
    <w:p w14:paraId="1174955C" w14:textId="16FD8245" w:rsidR="00373DA4" w:rsidRDefault="00373DA4" w:rsidP="007C25F5">
      <w:pPr>
        <w:autoSpaceDE w:val="0"/>
        <w:autoSpaceDN w:val="0"/>
        <w:adjustRightInd w:val="0"/>
        <w:ind w:firstLine="720"/>
        <w:rPr>
          <w:color w:val="000000"/>
          <w:u w:color="000000"/>
        </w:rPr>
      </w:pPr>
      <w:r>
        <w:rPr>
          <w:color w:val="000000"/>
          <w:u w:color="000000"/>
        </w:rPr>
        <w:t>The effect of NEK1 on cili</w:t>
      </w:r>
      <w:r w:rsidR="007C25F5">
        <w:rPr>
          <w:color w:val="000000"/>
          <w:u w:color="000000"/>
        </w:rPr>
        <w:t>a regulation</w:t>
      </w:r>
      <w:r>
        <w:rPr>
          <w:color w:val="000000"/>
          <w:u w:color="000000"/>
        </w:rPr>
        <w:t xml:space="preserve"> 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E56748">
        <w:rPr>
          <w:color w:val="000000"/>
          <w:u w:color="000000"/>
        </w:rPr>
        <w:t xml:space="preserve">likely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p>
    <w:p w14:paraId="70D39AE6" w14:textId="77777777" w:rsidR="007C6EAE" w:rsidRDefault="007C6EAE" w:rsidP="007C6EAE">
      <w:pPr>
        <w:autoSpaceDE w:val="0"/>
        <w:autoSpaceDN w:val="0"/>
        <w:adjustRightInd w:val="0"/>
        <w:jc w:val="center"/>
        <w:rPr>
          <w:color w:val="000000"/>
          <w:u w:color="000000"/>
        </w:rPr>
      </w:pPr>
      <w:bookmarkStart w:id="0" w:name="_GoBack"/>
      <w:bookmarkEnd w:id="0"/>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lastRenderedPageBreak/>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01163454" w14:textId="78A6D351" w:rsidR="00E56748" w:rsidRDefault="0072228A" w:rsidP="0072228A">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p>
    <w:p w14:paraId="07F5A647" w14:textId="3E2850F2" w:rsidR="00E56748" w:rsidRPr="00373DA4" w:rsidRDefault="00E56748" w:rsidP="00E56748">
      <w:pPr>
        <w:autoSpaceDE w:val="0"/>
        <w:autoSpaceDN w:val="0"/>
        <w:adjustRightInd w:val="0"/>
        <w:jc w:val="center"/>
        <w:rPr>
          <w:color w:val="000000"/>
          <w:u w:color="000000"/>
        </w:rPr>
      </w:pPr>
    </w:p>
    <w:p w14:paraId="1694847F" w14:textId="77777777" w:rsidR="00E56748" w:rsidRDefault="00E56748" w:rsidP="005F76BD">
      <w:pPr>
        <w:autoSpaceDE w:val="0"/>
        <w:autoSpaceDN w:val="0"/>
        <w:adjustRightInd w:val="0"/>
        <w:rPr>
          <w:color w:val="000000"/>
          <w:u w:color="000000"/>
        </w:rPr>
      </w:pPr>
    </w:p>
    <w:p w14:paraId="443DE862" w14:textId="77777777" w:rsidR="005F76BD" w:rsidRDefault="005F76BD" w:rsidP="005F76BD">
      <w:pPr>
        <w:autoSpaceDE w:val="0"/>
        <w:autoSpaceDN w:val="0"/>
        <w:adjustRightInd w:val="0"/>
        <w:rPr>
          <w:b/>
          <w:bCs/>
          <w:color w:val="000000"/>
          <w:u w:color="000000"/>
        </w:rPr>
      </w:pPr>
      <w:r w:rsidRPr="0083320E">
        <w:rPr>
          <w:b/>
          <w:bCs/>
          <w:color w:val="000000"/>
          <w:highlight w:val="yellow"/>
          <w:u w:color="000000"/>
        </w:rPr>
        <w:t>Discussion</w:t>
      </w:r>
      <w:r>
        <w:rPr>
          <w:b/>
          <w:bCs/>
          <w:color w:val="000000"/>
          <w:u w:color="000000"/>
        </w:rPr>
        <w:t xml:space="preserve">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C7FC066" w14:textId="77777777" w:rsidR="005F76BD" w:rsidRDefault="005F76BD" w:rsidP="005F76BD">
      <w:pPr>
        <w:autoSpaceDE w:val="0"/>
        <w:autoSpaceDN w:val="0"/>
        <w:adjustRightInd w:val="0"/>
        <w:rPr>
          <w:color w:val="000000"/>
          <w:u w:color="000000"/>
        </w:rPr>
      </w:pPr>
      <w:r>
        <w:rPr>
          <w:color w:val="000000"/>
          <w:u w:color="000000"/>
        </w:rPr>
        <w:t>qPCR Prediction</w:t>
      </w:r>
    </w:p>
    <w:p w14:paraId="7C050655" w14:textId="77777777" w:rsidR="005F76BD" w:rsidRDefault="005F76BD" w:rsidP="005F76BD">
      <w:pPr>
        <w:autoSpaceDE w:val="0"/>
        <w:autoSpaceDN w:val="0"/>
        <w:adjustRightInd w:val="0"/>
        <w:rPr>
          <w:color w:val="000000"/>
          <w:u w:color="000000"/>
        </w:rPr>
      </w:pPr>
      <w:r>
        <w:rPr>
          <w:color w:val="000000"/>
          <w:u w:color="000000"/>
        </w:rPr>
        <w:t xml:space="preserve">If the presence of selected kinases </w:t>
      </w:r>
      <w:proofErr w:type="gramStart"/>
      <w:r>
        <w:rPr>
          <w:color w:val="000000"/>
          <w:u w:color="000000"/>
        </w:rPr>
        <w:t>are</w:t>
      </w:r>
      <w:proofErr w:type="gramEnd"/>
      <w:r>
        <w:rPr>
          <w:color w:val="000000"/>
          <w:u w:color="000000"/>
        </w:rPr>
        <w:t xml:space="preserve"> responsible for the activation of Hedgehog Signaling, decreased mRNA levels for GLI1 in BCC cell lines are expected in a dose response manner in the presence of kinase inhibitor as compared to diluent treated BCC cells.</w:t>
      </w:r>
    </w:p>
    <w:p w14:paraId="67D0DFB1" w14:textId="77777777" w:rsidR="005F76BD" w:rsidRDefault="005F76BD" w:rsidP="005F76BD">
      <w:pPr>
        <w:autoSpaceDE w:val="0"/>
        <w:autoSpaceDN w:val="0"/>
        <w:adjustRightInd w:val="0"/>
        <w:rPr>
          <w:color w:val="000000"/>
          <w:u w:color="000000"/>
        </w:rPr>
      </w:pPr>
    </w:p>
    <w:p w14:paraId="53226A08" w14:textId="77777777" w:rsidR="005F76BD" w:rsidRDefault="005F76BD" w:rsidP="005F76BD">
      <w:pPr>
        <w:autoSpaceDE w:val="0"/>
        <w:autoSpaceDN w:val="0"/>
        <w:adjustRightInd w:val="0"/>
        <w:rPr>
          <w:color w:val="000000"/>
          <w:u w:color="000000"/>
        </w:rPr>
      </w:pPr>
    </w:p>
    <w:p w14:paraId="6A4AA1DA" w14:textId="77777777" w:rsidR="005F76BD" w:rsidRDefault="005F76BD" w:rsidP="005F76BD">
      <w:pPr>
        <w:autoSpaceDE w:val="0"/>
        <w:autoSpaceDN w:val="0"/>
        <w:adjustRightInd w:val="0"/>
        <w:rPr>
          <w:color w:val="000000"/>
          <w:u w:color="000000"/>
        </w:rPr>
      </w:pPr>
      <w:r>
        <w:rPr>
          <w:color w:val="000000"/>
          <w:u w:color="000000"/>
        </w:rPr>
        <w:t xml:space="preserve">MTT prediction </w:t>
      </w:r>
    </w:p>
    <w:p w14:paraId="4C300614" w14:textId="77777777" w:rsidR="005F76BD" w:rsidRDefault="005F76BD" w:rsidP="005F76BD">
      <w:pPr>
        <w:autoSpaceDE w:val="0"/>
        <w:autoSpaceDN w:val="0"/>
        <w:adjustRightInd w:val="0"/>
        <w:rPr>
          <w:b/>
          <w:bCs/>
          <w:color w:val="000000"/>
          <w:u w:color="000000"/>
        </w:rPr>
      </w:pPr>
      <w:r>
        <w:rPr>
          <w:color w:val="000000"/>
          <w:u w:color="000000"/>
        </w:rPr>
        <w:lastRenderedPageBreak/>
        <w:t>Using a plate reader to measure absorbance, we would expect that if the kinase inhibitor drug is affecting the Hedgehog Signaling Pathway, BCC cell proliferation will be reduced over time as compared to diluent treated BCC cells. An observation of a dose dependent reduction of GLI1 mRNA when treated with kinase inhibitor and a reduction of cell proliferation between diluent and drug treated BCC cells will provide evidence that the predicted kinases could be responsible for activating the Hedgehog Signaling Pathway</w:t>
      </w:r>
    </w:p>
    <w:p w14:paraId="69661DF5" w14:textId="77777777" w:rsidR="005F76BD" w:rsidRDefault="005F76BD" w:rsidP="005F76BD">
      <w:pPr>
        <w:autoSpaceDE w:val="0"/>
        <w:autoSpaceDN w:val="0"/>
        <w:adjustRightInd w:val="0"/>
        <w:rPr>
          <w:b/>
          <w:bCs/>
          <w:color w:val="000000"/>
          <w:u w:color="000000"/>
        </w:rPr>
      </w:pPr>
    </w:p>
    <w:p w14:paraId="0D98210A" w14:textId="63ADE0BF" w:rsidR="00C015ED" w:rsidRDefault="002B0389" w:rsidP="005F76BD">
      <w:pPr>
        <w:rPr>
          <w:b/>
          <w:bCs/>
          <w:color w:val="000000"/>
          <w:u w:color="000000"/>
        </w:rPr>
      </w:pPr>
      <w:r>
        <w:rPr>
          <w:b/>
          <w:bCs/>
          <w:color w:val="000000"/>
          <w:u w:color="000000"/>
        </w:rPr>
        <w:t>Works Cited</w:t>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E400B" w14:textId="77777777" w:rsidR="00062316" w:rsidRDefault="00062316" w:rsidP="005F76BD">
      <w:r>
        <w:separator/>
      </w:r>
    </w:p>
  </w:endnote>
  <w:endnote w:type="continuationSeparator" w:id="0">
    <w:p w14:paraId="32E6A6B1" w14:textId="77777777" w:rsidR="00062316" w:rsidRDefault="00062316"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FE37C" w14:textId="77777777" w:rsidR="00062316" w:rsidRDefault="00062316" w:rsidP="005F76BD">
      <w:r>
        <w:separator/>
      </w:r>
    </w:p>
  </w:footnote>
  <w:footnote w:type="continuationSeparator" w:id="0">
    <w:p w14:paraId="7366666E" w14:textId="77777777" w:rsidR="00062316" w:rsidRDefault="00062316"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7381364"/>
      <w:docPartObj>
        <w:docPartGallery w:val="Page Numbers (Top of Page)"/>
        <w:docPartUnique/>
      </w:docPartObj>
    </w:sdtPr>
    <w:sdtEndPr>
      <w:rPr>
        <w:rStyle w:val="PageNumber"/>
      </w:rPr>
    </w:sdtEndPr>
    <w:sdtContent>
      <w:p w14:paraId="44EDD8F9" w14:textId="624AE37D"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062316"/>
    <w:rsid w:val="001058B2"/>
    <w:rsid w:val="00156EFA"/>
    <w:rsid w:val="00173BC9"/>
    <w:rsid w:val="00196B1D"/>
    <w:rsid w:val="001C6689"/>
    <w:rsid w:val="001F3332"/>
    <w:rsid w:val="00261D3D"/>
    <w:rsid w:val="00286CD4"/>
    <w:rsid w:val="002B0389"/>
    <w:rsid w:val="002E3251"/>
    <w:rsid w:val="0030172C"/>
    <w:rsid w:val="0030247B"/>
    <w:rsid w:val="00373DA4"/>
    <w:rsid w:val="004A1190"/>
    <w:rsid w:val="005F76BD"/>
    <w:rsid w:val="006516BF"/>
    <w:rsid w:val="00655776"/>
    <w:rsid w:val="0072228A"/>
    <w:rsid w:val="007C25F5"/>
    <w:rsid w:val="007C6EAE"/>
    <w:rsid w:val="0083320E"/>
    <w:rsid w:val="008A75D9"/>
    <w:rsid w:val="008B3C76"/>
    <w:rsid w:val="00904217"/>
    <w:rsid w:val="0090541E"/>
    <w:rsid w:val="00910310"/>
    <w:rsid w:val="00967EC3"/>
    <w:rsid w:val="00A177B5"/>
    <w:rsid w:val="00A50B67"/>
    <w:rsid w:val="00AD04F3"/>
    <w:rsid w:val="00BF6F77"/>
    <w:rsid w:val="00C015ED"/>
    <w:rsid w:val="00C7547A"/>
    <w:rsid w:val="00CF1497"/>
    <w:rsid w:val="00CF2792"/>
    <w:rsid w:val="00D37CDD"/>
    <w:rsid w:val="00D94ED4"/>
    <w:rsid w:val="00DB2CE2"/>
    <w:rsid w:val="00E127B4"/>
    <w:rsid w:val="00E56748"/>
    <w:rsid w:val="00EC40B7"/>
    <w:rsid w:val="00ED6ECE"/>
    <w:rsid w:val="00F17F37"/>
    <w:rsid w:val="00F30989"/>
    <w:rsid w:val="00F4624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TotalTime>
  <Pages>7</Pages>
  <Words>7651</Words>
  <Characters>4361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27</cp:revision>
  <dcterms:created xsi:type="dcterms:W3CDTF">2019-11-29T19:56:00Z</dcterms:created>
  <dcterms:modified xsi:type="dcterms:W3CDTF">2019-12-03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EV9EIeK"/&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